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bookmarkStart w:id="0" w:name="_GoBack"/>
      <w:bookmarkEnd w:id="0"/>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467CB450" w14:textId="6BE79BB3" w:rsidR="002579DD" w:rsidRDefault="002E5573" w:rsidP="002579DD">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p>
    <w:p w14:paraId="6E14E85C" w14:textId="391E410C" w:rsidR="00510D72" w:rsidRDefault="00510D72" w:rsidP="00393171">
      <w:pPr>
        <w:spacing w:after="0" w:line="480" w:lineRule="auto"/>
      </w:pPr>
    </w:p>
    <w:p w14:paraId="4A7196F3" w14:textId="77777777" w:rsidR="00510D72" w:rsidRDefault="00510D72" w:rsidP="00393171">
      <w:pPr>
        <w:spacing w:after="0" w:line="480" w:lineRule="auto"/>
      </w:pPr>
    </w:p>
    <w:p w14:paraId="0F0E85CF" w14:textId="77777777" w:rsidR="00510D72" w:rsidRPr="00015B69" w:rsidRDefault="00510D72" w:rsidP="00510D72">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06967B6F" w14:textId="7CE72A5B" w:rsidR="00393171" w:rsidRDefault="00510D72" w:rsidP="00A2119F">
      <w:pPr>
        <w:pStyle w:val="Body"/>
        <w:spacing w:after="0" w:line="480" w:lineRule="auto"/>
        <w:ind w:left="360" w:hanging="360"/>
        <w:rPr>
          <w:rFonts w:eastAsia="Times New Roman" w:cs="Times New Roman"/>
          <w:b/>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rsidR="00393171">
        <w:rPr>
          <w:rFonts w:eastAsia="Times New Roman" w:cs="Times New Roman"/>
          <w:b/>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32B72D8B"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1E5364">
        <w:instrText xml:space="preserve"> ADDIN ZOTERO_ITEM CSL_CITATION {"citationID":"sgnGGFUH","properties":{"formattedCitation":"(Margules and Pressey 2000)","plainCitation":"(Margules and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1" w:name="__Fieldmark__99_924499877"/>
      <w:r w:rsidR="001E5364" w:rsidRPr="001E5364">
        <w:rPr>
          <w:rFonts w:cs="Times New Roman"/>
        </w:rPr>
        <w:t>(Margules and Pressey 2000)</w:t>
      </w:r>
      <w:r w:rsidR="00581800">
        <w:fldChar w:fldCharType="end"/>
      </w:r>
      <w:bookmarkEnd w:id="1"/>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1E5364">
        <w:instrText xml:space="preserve"> ADDIN ZOTERO_ITEM CSL_CITATION {"citationID":"bzl82Q6m","properties":{"formattedCitation":"(Pressey et al. 1993, Pressey and Bottrill 2008)","plainCitation":"(Pressey et al. 1993, Pressey and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2" w:name="__Fieldmark__115_924499877"/>
      <w:r w:rsidR="001E5364" w:rsidRPr="001E5364">
        <w:rPr>
          <w:rFonts w:cs="Times New Roman"/>
        </w:rPr>
        <w:t>(Pressey et al. 1993, Pressey and Bottrill 2008)</w:t>
      </w:r>
      <w:r w:rsidR="00581800">
        <w:fldChar w:fldCharType="end"/>
      </w:r>
      <w:bookmarkEnd w:id="2"/>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1E5364">
        <w:instrText xml:space="preserve"> ADDIN ZOTERO_ITEM CSL_CITATION {"citationID":"9x9l7pwo","properties":{"formattedCitation":"(Joppa and Pfaff 2009, Venter et al. 2014)","plainCitation":"(Joppa and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 w:name="__Fieldmark__126_924499877"/>
      <w:r w:rsidR="001E5364" w:rsidRPr="001E5364">
        <w:rPr>
          <w:rFonts w:cs="Times New Roman"/>
        </w:rPr>
        <w:t>(Joppa and Pfaff 2009, Venter et al. 2014)</w:t>
      </w:r>
      <w:r w:rsidR="00581800">
        <w:fldChar w:fldCharType="end"/>
      </w:r>
      <w:bookmarkEnd w:id="3"/>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4" w:name="__Fieldmark__134_924499877"/>
      <w:r w:rsidR="001E5364" w:rsidRPr="001E5364">
        <w:rPr>
          <w:rFonts w:cs="Times New Roman"/>
        </w:rPr>
        <w:t>(Schwartz et al. 2018)</w:t>
      </w:r>
      <w:r w:rsidR="00581800">
        <w:fldChar w:fldCharType="end"/>
      </w:r>
      <w:bookmarkEnd w:id="4"/>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1E5364">
        <w:rPr>
          <w:rFonts w:eastAsia="Times New Roman" w:cs="Times New Roman"/>
          <w:szCs w:val="24"/>
        </w:rPr>
        <w:instrText xml:space="preserve"> ADDIN ZOTERO_ITEM CSL_CITATION {"citationID":"nrPBRFW4","properties":{"formattedCitation":"(Margules and Pressey 2000)","plainCitation":"(Margules and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381A10CF"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5" w:name="__Fieldmark__2268_924499877"/>
      <w:r w:rsidR="001E5364" w:rsidRPr="001E5364">
        <w:rPr>
          <w:rFonts w:cs="Times New Roman"/>
        </w:rPr>
        <w:t>(Ball et al. 2009)</w:t>
      </w:r>
      <w:r>
        <w:fldChar w:fldCharType="end"/>
      </w:r>
      <w:bookmarkEnd w:id="5"/>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for approximating global optima of complex functions with many local optima</w:t>
      </w:r>
      <w:r w:rsidR="00F3165C">
        <w:rPr>
          <w:rFonts w:eastAsia="Times New Roman" w:cs="Times New Roman"/>
          <w:szCs w:val="24"/>
        </w:rPr>
        <w:t xml:space="preserve"> </w:t>
      </w:r>
      <w:r w:rsidR="00F3165C">
        <w:rPr>
          <w:rFonts w:eastAsia="Times New Roman" w:cs="Times New Roman"/>
          <w:szCs w:val="24"/>
        </w:rPr>
        <w:fldChar w:fldCharType="begin"/>
      </w:r>
      <w:r w:rsidR="00F3165C">
        <w:rPr>
          <w:rFonts w:eastAsia="Times New Roman" w:cs="Times New Roman"/>
          <w:szCs w:val="24"/>
        </w:rPr>
        <w:instrText xml:space="preserve"> ADDIN ZOTERO_ITEM CSL_CITATION {"citationID":"Ntr0GOYN","properties":{"formattedCitation":"(Kirkpatrick et al. 1983)","plainCitation":"(Kirkpatrick et al. 1983)","noteIndex":0},"citationItems":[{"id":29,"uris":["http://zotero.org/users/878981/items/JJTEQH9J"],"uri":["http://zotero.org/users/878981/items/JJTEQH9J"],"itemData":{"id":29,"type":"article-journal","title":"Optimization by Simulated Annealing","container-title":"Science","page":"671-680","volume":"220","issue":"4598","source":"science.sciencemag.org","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DOI":"10.1126/science.220.4598.671","ISSN":"0036-8075, 1095-9203","note":"PMID: 17813860","language":"en","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w:t>
      </w:r>
      <w:r w:rsidR="00335468">
        <w:rPr>
          <w:rFonts w:eastAsia="Times New Roman" w:cs="Times New Roman"/>
          <w:szCs w:val="24"/>
        </w:rPr>
        <w:lastRenderedPageBreak/>
        <w:t xml:space="preserve">that ILP was 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As a consequence, conservation scientists and practitioners have no way of knowing if their solutions are highly suboptimal.</w:t>
      </w:r>
    </w:p>
    <w:p w14:paraId="52D39678" w14:textId="1C260D9C" w:rsidR="000F1B1D" w:rsidRDefault="00581800" w:rsidP="009C6D1A">
      <w:pPr>
        <w:spacing w:after="0" w:line="480" w:lineRule="auto"/>
        <w:ind w:firstLine="720"/>
        <w:rPr>
          <w:rFonts w:eastAsia="Times New Roman" w:cs="Times New Roman"/>
          <w:szCs w:val="24"/>
        </w:rPr>
      </w:pPr>
      <w:r>
        <w:fldChar w:fldCharType="begin"/>
      </w:r>
      <w:bookmarkStart w:id="6" w:name="__Fieldmark__2290_924499877"/>
      <w:r>
        <w:fldChar w:fldCharType="separate"/>
      </w:r>
      <w:r>
        <w:rPr>
          <w:rFonts w:eastAsia="Times New Roman" w:cs="Times New Roman"/>
          <w:szCs w:val="24"/>
        </w:rPr>
        <w:t>e</w:t>
      </w:r>
      <w:r>
        <w:fldChar w:fldCharType="end"/>
      </w:r>
      <w:bookmarkEnd w:id="6"/>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7" w:name="__Fieldmark__163_924499877"/>
      <w:r w:rsidR="001E5364" w:rsidRPr="001E5364">
        <w:rPr>
          <w:rFonts w:cs="Times New Roman"/>
        </w:rPr>
        <w:t>(Dantzig 2016)</w:t>
      </w:r>
      <w:r>
        <w:fldChar w:fldCharType="end"/>
      </w:r>
      <w:bookmarkEnd w:id="7"/>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8" w:name="__Fieldmark__182_924499877"/>
      <w:r w:rsidR="001E5364" w:rsidRPr="001E5364">
        <w:rPr>
          <w:rFonts w:cs="Times New Roman"/>
        </w:rPr>
        <w:t>(Beyer et al. 2016)</w:t>
      </w:r>
      <w:r>
        <w:fldChar w:fldCharType="end"/>
      </w:r>
      <w:bookmarkEnd w:id="8"/>
      <w:r>
        <w:rPr>
          <w:rFonts w:eastAsia="Times New Roman" w:cs="Times New Roman"/>
          <w:szCs w:val="24"/>
        </w:rPr>
        <w:t>.</w:t>
      </w:r>
      <w:r>
        <w:fldChar w:fldCharType="begin"/>
      </w:r>
      <w:bookmarkStart w:id="9" w:name="__Fieldmark__2383_924499877"/>
      <w:r>
        <w:fldChar w:fldCharType="end"/>
      </w:r>
      <w:bookmarkEnd w:id="9"/>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1E5364">
        <w:instrText xml:space="preserve"> ADDIN ZOTERO_ITEM CSL_CITATION {"citationID":"rRXaNjuZ","properties":{"formattedCitation":"(Cocks and Baird 1989, Underhill 1994, Rodrigues and Gaston 2002)","plainCitation":"(Cocks and Baird 1989, Underhill 1994, Rodrigues and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0" w:name="__Fieldmark__223_924499877"/>
      <w:r w:rsidR="001E5364" w:rsidRPr="001E5364">
        <w:rPr>
          <w:rFonts w:cs="Times New Roman"/>
        </w:rPr>
        <w:t>(Cocks and Baird 1989, Underhill 1994, Rodrigues and Gaston 2002)</w:t>
      </w:r>
      <w:r>
        <w:fldChar w:fldCharType="end"/>
      </w:r>
      <w:bookmarkEnd w:id="10"/>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1" w:name="__Fieldmark__234_924499877"/>
      <w:r w:rsidR="001E5364" w:rsidRPr="001E5364">
        <w:rPr>
          <w:rFonts w:cs="Times New Roman"/>
        </w:rPr>
        <w:t>(Beyer et al. 2016)</w:t>
      </w:r>
      <w:r>
        <w:fldChar w:fldCharType="end"/>
      </w:r>
      <w:bookmarkEnd w:id="11"/>
      <w:r>
        <w:rPr>
          <w:rFonts w:eastAsia="Times New Roman" w:cs="Times New Roman"/>
          <w:szCs w:val="24"/>
        </w:rPr>
        <w:t xml:space="preserve">. </w:t>
      </w:r>
    </w:p>
    <w:p w14:paraId="03E144A8" w14:textId="0A491382"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560421">
        <w:rPr>
          <w:rFonts w:eastAsia="Times New Roman" w:cs="Times New Roman"/>
          <w:szCs w:val="24"/>
        </w:rPr>
        <w:t>We found that 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w:t>
      </w:r>
      <w:r w:rsidR="00560421">
        <w:rPr>
          <w:rFonts w:eastAsia="Times New Roman" w:cs="Times New Roman"/>
          <w:szCs w:val="24"/>
        </w:rPr>
        <w:lastRenderedPageBreak/>
        <w:t>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45B2ADED"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1E5364">
        <w:instrText xml:space="preserve"> ADDIN ZOTERO_ITEM CSL_CITATION {"citationID":"LZAwwX6M","properties":{"formattedCitation":"(Meidinger and Pojar 1991)","plainCitation":"(Meidinger and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2" w:name="__Fieldmark__292_924499877"/>
      <w:r w:rsidR="001E5364" w:rsidRPr="001E5364">
        <w:rPr>
          <w:rFonts w:cs="Times New Roman"/>
        </w:rPr>
        <w:t>(Meidinger and Pojar 1991)</w:t>
      </w:r>
      <w:r>
        <w:fldChar w:fldCharType="end"/>
      </w:r>
      <w:bookmarkEnd w:id="12"/>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281A0CEA"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proofErr w:type="spellStart"/>
      <w:r w:rsidR="00135805">
        <w:rPr>
          <w:rFonts w:cs="Times New Roman"/>
        </w:rPr>
        <w:t>resoltuion</w:t>
      </w:r>
      <w:proofErr w:type="spellEnd"/>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1E5364">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1E5364" w:rsidRPr="001E5364">
        <w:rPr>
          <w:rFonts w:cs="Times New Roman"/>
        </w:rPr>
        <w:t>(Hochachka et al. 2012, Sullivan et al. 2014)</w:t>
      </w:r>
      <w:r>
        <w:fldChar w:fldCharType="end"/>
      </w:r>
      <w:bookmarkEnd w:id="13"/>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1E5364">
        <w:instrText xml:space="preserve"> ADDIN ZOTERO_ITEM CSL_CITATION {"citationID":"l1mIRPpm","properties":{"formattedCitation":"(Fiske and Chandler 2011)","plainCitation":"(Fiske and Chandler 2011)","dontUpdate":true,"noteIndex":0},"citationItems":[{"id":"Tk5yXIU6/hlmZrcEy","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w:t>
      </w:r>
      <w:r>
        <w:rPr>
          <w:rFonts w:cs="Times New Roman"/>
          <w:lang w:val="en-CA"/>
        </w:rPr>
        <w:lastRenderedPageBreak/>
        <w:t xml:space="preserve">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1E5364">
        <w:instrText xml:space="preserve"> ADDIN ZOTERO_ITEM CSL_CITATION {"citationID":"R3goWj68","properties":{"formattedCitation":"(Mackenzie et al. 2002)","plainCitation":"(Mackenzie et al. 2002)","noteIndex":0},"citationItems":[{"id":"Tk5yXIU6/ELapg0Wh","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1E5364" w:rsidRPr="001E5364">
        <w:rPr>
          <w:rFonts w:cs="Times New Roman"/>
        </w:rPr>
        <w:t>(Mackenzie et al. 2002)</w:t>
      </w:r>
      <w:r>
        <w:fldChar w:fldCharType="end"/>
      </w:r>
      <w:bookmarkEnd w:id="15"/>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747EA8">
        <w:rPr>
          <w:rFonts w:cs="Times New Roman"/>
          <w:lang w:val="en-CA"/>
        </w:rPr>
        <w:instrText xml:space="preserve"> ADDIN ZOTERO_ITEM CSL_CITATION {"citationID":"V9hRHVRO","properties":{"formattedCitation":"(Rodewald et al. 2019)","plainCitation":"(Rodewald et al. 2019)","noteIndex":0},"citationItems":[{"id":2654,"uris":["http://zotero.org/users/878981/items/ALPTIZZP"],"uri":["http://zotero.org/users/878981/items/ALPTIZZP"],"itemData":{"id":2654,"type":"article-journal","title":"Tradeoffs in the value of biodiversity feature and cost data in conservation prioritization","container-title":"Scientific Reports","page":"1-8","volume":"9","issue":"1","source":"www.nature.com","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DOI":"10.1038/s41598-019-52241-2","ISSN":"2045-2322","journalAbbreviation":"Sci Rep","language":"en","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2905D946"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w:t>
      </w:r>
      <w:r w:rsidR="00615F01">
        <w:rPr>
          <w:rFonts w:cs="Times New Roman"/>
          <w:lang w:val="en-CA"/>
        </w:rPr>
        <w:t xml:space="preserve"> </w:t>
      </w:r>
    </w:p>
    <w:p w14:paraId="26EFDA49" w14:textId="5931EC80"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1E5364">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1E5364" w:rsidRPr="001E5364">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w:t>
      </w:r>
      <w:r w:rsidR="00615F01">
        <w:rPr>
          <w:rFonts w:cs="Times New Roman"/>
          <w:lang w:val="en-CA"/>
        </w:rPr>
        <w:t xml:space="preserve"> </w:t>
      </w:r>
      <w:r w:rsidR="00E2182D">
        <w:rPr>
          <w:rFonts w:cs="Times New Roman"/>
          <w:lang w:val="en-CA"/>
        </w:rPr>
        <w:t>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1E5364" w:rsidRPr="001E5364">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54A8FC9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lastRenderedPageBreak/>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1E5364" w:rsidRPr="001E5364">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93E4642"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w:t>
      </w:r>
      <w:r w:rsidR="00581800">
        <w:rPr>
          <w:lang w:val="en-CA"/>
        </w:rPr>
        <w:lastRenderedPageBreak/>
        <w:t>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1E5364" w:rsidRPr="001E5364">
        <w:t>(Gurobi Optimization Inc. 2017)</w:t>
      </w:r>
      <w:r w:rsidR="00581800">
        <w:fldChar w:fldCharType="end"/>
      </w:r>
      <w:bookmarkEnd w:id="19"/>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0" w:name="__Fieldmark__445_924499877"/>
      <w:r w:rsidR="001E5364" w:rsidRPr="001E5364">
        <w:t>(Luppold et al. 2018)</w:t>
      </w:r>
      <w:r w:rsidR="00581800">
        <w:fldChar w:fldCharType="end"/>
      </w:r>
      <w:bookmarkEnd w:id="20"/>
      <w:r w:rsidR="00581800">
        <w:rPr>
          <w:lang w:val="en-CA"/>
        </w:rPr>
        <w:t xml:space="preserve">.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1" w:name="__Fieldmark__464_924499877"/>
      <w:r w:rsidR="001E5364" w:rsidRPr="001E5364">
        <w:t>(Ralphs et al. 2019)</w:t>
      </w:r>
      <w:r w:rsidR="00581800">
        <w:fldChar w:fldCharType="end"/>
      </w:r>
      <w:bookmarkEnd w:id="21"/>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2"/>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2990F145"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t>
      </w:r>
      <w:r>
        <w:rPr>
          <w:lang w:val="en-CA"/>
        </w:rPr>
        <w:lastRenderedPageBreak/>
        <w:t xml:space="preserve">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1E5364" w:rsidRPr="001E5364">
        <w:t>(Ardron et al. 2010)</w:t>
      </w:r>
      <w:r>
        <w:fldChar w:fldCharType="end"/>
      </w:r>
      <w:bookmarkEnd w:id="23"/>
      <w:r>
        <w:rPr>
          <w:lang w:val="en-CA"/>
        </w:rPr>
        <w:t>.</w:t>
      </w:r>
      <w:r w:rsidR="009B79F7">
        <w:rPr>
          <w:lang w:val="en-CA"/>
        </w:rPr>
        <w:t xml:space="preserve"> </w:t>
      </w:r>
    </w:p>
    <w:p w14:paraId="0C6BD9D7" w14:textId="552059DA"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77561FC3"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361795">
        <w:rPr>
          <w:lang w:val="en-CA"/>
        </w:rPr>
        <w:t xml:space="preserve"> </w:t>
      </w:r>
      <w:hyperlink r:id="rId11" w:history="1">
        <w:r w:rsidR="00361795">
          <w:rPr>
            <w:rStyle w:val="Hyperlink"/>
          </w:rPr>
          <w:t>https://osf.io/my8pc/</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1F44B67"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rsidR="002435DF">
        <w:t>%</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w:t>
      </w:r>
      <w:r w:rsidR="00BF75FE">
        <w:lastRenderedPageBreak/>
        <w:t xml:space="preserve">savings was reduced to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lastRenderedPageBreak/>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0146B0B8"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1E5364">
        <w:instrText xml:space="preserve"> ADDIN ZOTERO_ITEM CSL_CITATION {"citationID":"3RPwTHLW","properties":{"formattedCitation":"(Underhill 1994, Rodrigues and Gaston 2002)","plainCitation":"(Underhill 1994, Rodrigues and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4" w:name="__Fieldmark__621_924499877"/>
      <w:r w:rsidR="001E5364" w:rsidRPr="001E5364">
        <w:t>(Underhill 1994, Rodrigues and Gaston 2002)</w:t>
      </w:r>
      <w:r>
        <w:fldChar w:fldCharType="end"/>
      </w:r>
      <w:bookmarkEnd w:id="24"/>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E96E85">
        <w:instrText xml:space="preserve"> ADDIN ZOTERO_ITEM CSL_CITATION {"citationID":"G4nVMo8b","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ILP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w:t>
      </w:r>
      <w:r w:rsidR="00391B0C">
        <w:lastRenderedPageBreak/>
        <w:t>free for academic use).</w:t>
      </w:r>
      <w:r w:rsidR="00133783">
        <w:t xml:space="preserve"> The combination of the superior performance findings by both </w:t>
      </w:r>
      <w:r w:rsidR="00133783">
        <w:fldChar w:fldCharType="begin"/>
      </w:r>
      <w:r w:rsidR="00133783">
        <w:instrText xml:space="preserve"> ADDIN ZOTERO_ITEM CSL_CITATION {"citationID":"UCNXxbWM","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ILP approaches should be strongly considered as improvements for minimum set conservation planning problems, currently solved using SA.</w:t>
      </w:r>
    </w:p>
    <w:p w14:paraId="43E546F4" w14:textId="01D596B3" w:rsidR="0056142A" w:rsidRDefault="00581800">
      <w:pPr>
        <w:pStyle w:val="xmsonormal"/>
        <w:spacing w:beforeAutospacing="0" w:after="0" w:afterAutospacing="0" w:line="480" w:lineRule="auto"/>
      </w:pPr>
      <w:r>
        <w:tab/>
        <w:t xml:space="preserve">One practical advantage of using ILP over SA is that the analysis does not require </w:t>
      </w:r>
      <w:r w:rsidR="00705ED1">
        <w:t xml:space="preserve">parameter </w:t>
      </w:r>
      <w:r>
        <w:t xml:space="preserve">calibration. </w:t>
      </w:r>
      <w:r w:rsidR="003500D5">
        <w:t xml:space="preserve">Unlike ILP,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species penalty factors, number of SA iterations, and number of SA restarts must be calibrated improve solution quality</w:t>
      </w:r>
      <w:r w:rsidR="00FB797B">
        <w:t xml:space="preserve"> </w:t>
      </w:r>
      <w:r w:rsidR="003500D5">
        <w:fldChar w:fldCharType="begin"/>
      </w:r>
      <w:r w:rsidR="003500D5">
        <w:instrText>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rsidR="003500D5">
        <w:fldChar w:fldCharType="separate"/>
      </w:r>
      <w:bookmarkStart w:id="25" w:name="__Fieldmark__1017_1005439025"/>
      <w:r w:rsidR="003500D5">
        <w:t>(</w:t>
      </w:r>
      <w:bookmarkStart w:id="26" w:name="__Fieldmark__645_924499877"/>
      <w:r w:rsidR="003500D5">
        <w:t>Ardron et al. 2010)</w:t>
      </w:r>
      <w:r w:rsidR="003500D5">
        <w:fldChar w:fldCharType="end"/>
      </w:r>
      <w:bookmarkEnd w:id="25"/>
      <w:bookmarkEnd w:id="26"/>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one of this calibration time is necessary using ILP. An added benefit is that the somewhat subjective process of setting values for these three parameters can be eliminated using ILP as well.</w:t>
      </w:r>
    </w:p>
    <w:p w14:paraId="700559CC" w14:textId="61F3B4BB"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81800">
        <w:fldChar w:fldCharType="separate"/>
      </w:r>
      <w:bookmarkStart w:id="27" w:name="__Fieldmark__678_924499877"/>
      <w:r w:rsidR="001E5364" w:rsidRPr="001E5364">
        <w:t>(Ardron et al. 2010)</w:t>
      </w:r>
      <w:r w:rsidR="00581800">
        <w:fldChar w:fldCharType="end"/>
      </w:r>
      <w:bookmarkEnd w:id="27"/>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265937">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ILP/</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1E5364">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ILP will run into problems solving very large problems (&gt;1 million planning units) that include non-linear constraints, such as optimizing compactness or </w:t>
      </w:r>
      <w:r w:rsidR="00881CA1">
        <w:lastRenderedPageBreak/>
        <w:t xml:space="preserve">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1E5364">
        <w:instrText xml:space="preserve"> ADDIN ZOTERO_ITEM CSL_CITATION {"citationID":"jblkk7xT","properties":{"formattedCitation":"(Grossmann 2002, Lee and Leyffer 2011)","plainCitation":"(Grossmann 2002, Lee and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3F11B3">
        <w:instrText xml:space="preserve"> ADDIN ZOTERO_ITEM CSL_CITATION {"citationID":"7q84VPIw","properties":{"formattedCitation":"(Franco et al. 2014)","plainCitation":"(Franco et al. 2014)","noteIndex":0},"citationItems":[{"id":2658,"uris":["http://zotero.org/users/878981/items/CSZHVMPW"],"uri":["http://zotero.org/users/878981/items/CSZHVMPW"],"itemData":{"id":2658,"type":"article-journal","title":"A mixed-integer quadratically-constrained programming model for the distribution system expansion planning","container-title":"International Journal of Electrical Power &amp; Energy Systems","page":"265-272","volume":"62","source":"ScienceDirect","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DOI":"10.1016/j.ijepes.2014.04.048","ISSN":"0142-0615","journalAbbreviation":"International Journal of Electrical Power &amp; Energy Systems","language":"en","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19A7266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3B7E3ED0" w:rsidR="0056142A" w:rsidRDefault="00581800">
      <w:pPr>
        <w:pStyle w:val="xmsonormal"/>
        <w:spacing w:beforeAutospacing="0" w:after="0" w:afterAutospacing="0" w:line="480" w:lineRule="auto"/>
        <w:rPr>
          <w:b/>
        </w:rPr>
      </w:pPr>
      <w:r>
        <w:rPr>
          <w:b/>
        </w:rPr>
        <w:t xml:space="preserve">Acknowledgements </w:t>
      </w:r>
    </w:p>
    <w:p w14:paraId="3FEB8956" w14:textId="69207BFA" w:rsidR="00C00AB1" w:rsidRDefault="00581800">
      <w:pPr>
        <w:pStyle w:val="Body"/>
        <w:spacing w:after="0" w:line="480" w:lineRule="auto"/>
        <w:ind w:firstLine="720"/>
        <w:rPr>
          <w:lang w:val="en-CA"/>
        </w:rPr>
      </w:pPr>
      <w:r>
        <w:rPr>
          <w:rFonts w:cs="Times New Roman"/>
          <w:lang w:val="en-CA"/>
        </w:rPr>
        <w:lastRenderedPageBreak/>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w:t>
      </w:r>
      <w:proofErr w:type="spellStart"/>
      <w:r w:rsidR="00314AA5">
        <w:rPr>
          <w:rFonts w:cs="Times New Roman"/>
          <w:lang w:val="en-CA"/>
        </w:rPr>
        <w:t>eBird</w:t>
      </w:r>
      <w:proofErr w:type="spellEnd"/>
      <w:r w:rsidR="00314AA5">
        <w:rPr>
          <w:rFonts w:cs="Times New Roman"/>
          <w:lang w:val="en-CA"/>
        </w:rPr>
        <w:t xml:space="preserve"> data. </w:t>
      </w:r>
      <w:r w:rsidR="003B09AD">
        <w:rPr>
          <w:lang w:val="en-CA"/>
        </w:rPr>
        <w:t>All d</w:t>
      </w:r>
      <w:r w:rsidR="003B09AD" w:rsidRPr="00CF0525">
        <w:rPr>
          <w:lang w:val="en-CA"/>
        </w:rPr>
        <w:t>ata, scripts and full results are available here:</w:t>
      </w:r>
      <w:r w:rsidR="003B09AD">
        <w:rPr>
          <w:lang w:val="en-CA"/>
        </w:rPr>
        <w:t xml:space="preserve"> </w:t>
      </w:r>
      <w:hyperlink r:id="rId12" w:history="1">
        <w:r w:rsidR="00BA42C0">
          <w:rPr>
            <w:rStyle w:val="Hyperlink"/>
          </w:rPr>
          <w:t>https://osf.io/my8pc/</w:t>
        </w:r>
      </w:hyperlink>
      <w:r w:rsidR="00BA42C0">
        <w:t xml:space="preserve"> </w:t>
      </w:r>
    </w:p>
    <w:p w14:paraId="670F4FFC" w14:textId="2F29B2B0" w:rsidR="0056142A" w:rsidRDefault="00581800">
      <w:pPr>
        <w:spacing w:after="0" w:line="480" w:lineRule="auto"/>
        <w:rPr>
          <w:rFonts w:cs="Times New Roman"/>
          <w:b/>
          <w:szCs w:val="24"/>
        </w:rPr>
      </w:pPr>
      <w:r>
        <w:rPr>
          <w:rFonts w:cs="Times New Roman"/>
          <w:b/>
          <w:szCs w:val="24"/>
        </w:rPr>
        <w:t xml:space="preserve">References </w:t>
      </w:r>
    </w:p>
    <w:bookmarkStart w:id="28" w:name="_Hlk10202078"/>
    <w:p w14:paraId="3B655DD3" w14:textId="77777777" w:rsidR="00F3165C" w:rsidRPr="00F3165C" w:rsidRDefault="00AD7987" w:rsidP="00F3165C">
      <w:pPr>
        <w:pStyle w:val="Bibliography"/>
        <w:rPr>
          <w:rFonts w:cs="Times New Roman"/>
        </w:rPr>
      </w:pPr>
      <w:r>
        <w:rPr>
          <w:b/>
          <w:lang w:val="en-CA"/>
        </w:rPr>
        <w:fldChar w:fldCharType="begin"/>
      </w:r>
      <w:r w:rsidR="001E5364">
        <w:rPr>
          <w:b/>
          <w:lang w:val="en-CA"/>
        </w:rPr>
        <w:instrText xml:space="preserve"> ADDIN ZOTERO_BIBL {"uncited":[],"omitted":[],"custom":[]} CSL_BIBLIOGRAPHY </w:instrText>
      </w:r>
      <w:r>
        <w:rPr>
          <w:b/>
          <w:lang w:val="en-CA"/>
        </w:rPr>
        <w:fldChar w:fldCharType="separate"/>
      </w:r>
      <w:r w:rsidR="00F3165C" w:rsidRPr="00F3165C">
        <w:rPr>
          <w:rFonts w:cs="Times New Roman"/>
        </w:rPr>
        <w:t>Ando, A. et al. 1998. Species Distributions, Land Values, and Efficient Conservation. - Science 279: 2126–2128.</w:t>
      </w:r>
    </w:p>
    <w:p w14:paraId="3ACD30DC" w14:textId="77777777" w:rsidR="00F3165C" w:rsidRPr="00F3165C" w:rsidRDefault="00F3165C" w:rsidP="00F3165C">
      <w:pPr>
        <w:pStyle w:val="Bibliography"/>
        <w:rPr>
          <w:rFonts w:cs="Times New Roman"/>
        </w:rPr>
      </w:pPr>
      <w:r w:rsidRPr="00F3165C">
        <w:rPr>
          <w:rFonts w:cs="Times New Roman"/>
        </w:rPr>
        <w:t xml:space="preserve"> 2010. Marxan Good Practices Handbook, Version 2 (JA Ardron, HP Possingham, and CJ Klein, Eds.). - Pacific Marine Analysis and Research Association.</w:t>
      </w:r>
    </w:p>
    <w:p w14:paraId="6CD82D27" w14:textId="77777777" w:rsidR="00F3165C" w:rsidRPr="00F3165C" w:rsidRDefault="00F3165C" w:rsidP="00F3165C">
      <w:pPr>
        <w:pStyle w:val="Bibliography"/>
        <w:rPr>
          <w:rFonts w:cs="Times New Roman"/>
        </w:rPr>
      </w:pPr>
      <w:r w:rsidRPr="00F3165C">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3C492B14" w14:textId="77777777" w:rsidR="00F3165C" w:rsidRPr="00F3165C" w:rsidRDefault="00F3165C" w:rsidP="00F3165C">
      <w:pPr>
        <w:pStyle w:val="Bibliography"/>
        <w:rPr>
          <w:rFonts w:cs="Times New Roman"/>
        </w:rPr>
      </w:pPr>
      <w:r w:rsidRPr="00F3165C">
        <w:rPr>
          <w:rFonts w:cs="Times New Roman"/>
        </w:rPr>
        <w:t>Beyer, H. L. et al. 2016. Solving conservation planning problems with integer linear programming. - Ecological Modelling 328: 14–22.</w:t>
      </w:r>
    </w:p>
    <w:p w14:paraId="5E06661F" w14:textId="77777777" w:rsidR="00F3165C" w:rsidRPr="00F3165C" w:rsidRDefault="00F3165C" w:rsidP="00F3165C">
      <w:pPr>
        <w:pStyle w:val="Bibliography"/>
        <w:rPr>
          <w:rFonts w:cs="Times New Roman"/>
        </w:rPr>
      </w:pPr>
      <w:r w:rsidRPr="00F3165C">
        <w:rPr>
          <w:rFonts w:cs="Times New Roman"/>
        </w:rPr>
        <w:t>Cocks, K. D. and Baird, I. A. 1989. Using mathematical programming to address the multiple reserve selection problem: An example from the Eyre Peninsula, South Australia. - Biological Conservation 49: 113–130.</w:t>
      </w:r>
    </w:p>
    <w:p w14:paraId="36889485" w14:textId="77777777" w:rsidR="00F3165C" w:rsidRPr="00F3165C" w:rsidRDefault="00F3165C" w:rsidP="00F3165C">
      <w:pPr>
        <w:pStyle w:val="Bibliography"/>
        <w:rPr>
          <w:rFonts w:cs="Times New Roman"/>
        </w:rPr>
      </w:pPr>
      <w:r w:rsidRPr="00F3165C">
        <w:rPr>
          <w:rFonts w:cs="Times New Roman"/>
        </w:rPr>
        <w:t>Dantzig, G. 2016. Linear Programming and Extensions. - Princeton University Press.</w:t>
      </w:r>
    </w:p>
    <w:p w14:paraId="30B68351" w14:textId="77777777" w:rsidR="00F3165C" w:rsidRPr="00F3165C" w:rsidRDefault="00F3165C" w:rsidP="00F3165C">
      <w:pPr>
        <w:pStyle w:val="Bibliography"/>
        <w:rPr>
          <w:rFonts w:cs="Times New Roman"/>
        </w:rPr>
      </w:pPr>
      <w:r w:rsidRPr="00F3165C">
        <w:rPr>
          <w:rFonts w:cs="Times New Roman"/>
        </w:rPr>
        <w:t>Ferraro, P. J. 2003. Assigning priority to environmental policy interventions in a heterogeneous world. - Journal of Policy Analysis and Management 22: 27–43.</w:t>
      </w:r>
    </w:p>
    <w:p w14:paraId="64D87B76" w14:textId="77777777" w:rsidR="00F3165C" w:rsidRPr="00F3165C" w:rsidRDefault="00F3165C" w:rsidP="00F3165C">
      <w:pPr>
        <w:pStyle w:val="Bibliography"/>
        <w:rPr>
          <w:rFonts w:cs="Times New Roman"/>
        </w:rPr>
      </w:pPr>
      <w:r w:rsidRPr="00F3165C">
        <w:rPr>
          <w:rFonts w:cs="Times New Roman"/>
        </w:rPr>
        <w:t>Fiske, I. J. and Chandler, R. B. 2011. unmarked : An R Package for Fitting Hierarchical Models of Wildlife Occurrence and Abundance. - Journal Of Statistical Software 43: 128–129.</w:t>
      </w:r>
    </w:p>
    <w:p w14:paraId="6005512E" w14:textId="77777777" w:rsidR="00F3165C" w:rsidRPr="00F3165C" w:rsidRDefault="00F3165C" w:rsidP="00F3165C">
      <w:pPr>
        <w:pStyle w:val="Bibliography"/>
        <w:rPr>
          <w:rFonts w:cs="Times New Roman"/>
        </w:rPr>
      </w:pPr>
      <w:r w:rsidRPr="00F3165C">
        <w:rPr>
          <w:rFonts w:cs="Times New Roman"/>
          <w:lang w:val="de-AT"/>
        </w:rPr>
        <w:t xml:space="preserve">Franco, J. F. et al. 2014. </w:t>
      </w:r>
      <w:r w:rsidRPr="00F3165C">
        <w:rPr>
          <w:rFonts w:cs="Times New Roman"/>
        </w:rPr>
        <w:t>A mixed-integer quadratically-constrained programming model for the distribution system expansion planning. - International Journal of Electrical Power &amp; Energy Systems 62: 265–272.</w:t>
      </w:r>
    </w:p>
    <w:p w14:paraId="47084074" w14:textId="77777777" w:rsidR="00F3165C" w:rsidRPr="00F3165C" w:rsidRDefault="00F3165C" w:rsidP="00F3165C">
      <w:pPr>
        <w:pStyle w:val="Bibliography"/>
        <w:rPr>
          <w:rFonts w:cs="Times New Roman"/>
        </w:rPr>
      </w:pPr>
      <w:r w:rsidRPr="00F3165C">
        <w:rPr>
          <w:rFonts w:cs="Times New Roman"/>
        </w:rPr>
        <w:t>Grossmann, I. E. 2002. Review of Nonlinear Mixed-Integer and Disjunctive Programming Techniques. - Optimization and Engineering 3: 227–252.</w:t>
      </w:r>
    </w:p>
    <w:p w14:paraId="229D8DD1" w14:textId="77777777" w:rsidR="00F3165C" w:rsidRPr="00F3165C" w:rsidRDefault="00F3165C" w:rsidP="00F3165C">
      <w:pPr>
        <w:pStyle w:val="Bibliography"/>
        <w:rPr>
          <w:rFonts w:cs="Times New Roman"/>
        </w:rPr>
      </w:pPr>
      <w:r w:rsidRPr="00F3165C">
        <w:rPr>
          <w:rFonts w:cs="Times New Roman"/>
        </w:rPr>
        <w:t>Gurobi Optimization Inc. 2017. Gurobi Optimizer Reference Manual, Version 7.5.1.</w:t>
      </w:r>
    </w:p>
    <w:p w14:paraId="11563F14" w14:textId="77777777" w:rsidR="00F3165C" w:rsidRPr="00F3165C" w:rsidRDefault="00F3165C" w:rsidP="00F3165C">
      <w:pPr>
        <w:pStyle w:val="Bibliography"/>
        <w:rPr>
          <w:rFonts w:cs="Times New Roman"/>
        </w:rPr>
      </w:pPr>
      <w:r w:rsidRPr="00F3165C">
        <w:rPr>
          <w:rFonts w:cs="Times New Roman"/>
        </w:rPr>
        <w:t>Hanson, J. 2018. Conserving evolutionary processes.</w:t>
      </w:r>
    </w:p>
    <w:p w14:paraId="34BEA5ED" w14:textId="77777777" w:rsidR="00F3165C" w:rsidRPr="00F3165C" w:rsidRDefault="00F3165C" w:rsidP="00F3165C">
      <w:pPr>
        <w:pStyle w:val="Bibliography"/>
        <w:rPr>
          <w:rFonts w:cs="Times New Roman"/>
        </w:rPr>
      </w:pPr>
      <w:r w:rsidRPr="00F3165C">
        <w:rPr>
          <w:rFonts w:cs="Times New Roman"/>
        </w:rPr>
        <w:lastRenderedPageBreak/>
        <w:t>Hanson, J. et al. 2019. prioritizr: Systematic Conservation Prioritization in R, Version 4.0.2.</w:t>
      </w:r>
    </w:p>
    <w:p w14:paraId="10F04FC4" w14:textId="77777777" w:rsidR="00F3165C" w:rsidRPr="00F3165C" w:rsidRDefault="00F3165C" w:rsidP="00F3165C">
      <w:pPr>
        <w:pStyle w:val="Bibliography"/>
        <w:rPr>
          <w:rFonts w:cs="Times New Roman"/>
        </w:rPr>
      </w:pPr>
      <w:r w:rsidRPr="00F3165C">
        <w:rPr>
          <w:rFonts w:cs="Times New Roman"/>
        </w:rPr>
        <w:t>Harter, R. et al. 2017. Rsymphony: SYMPHONY in R.</w:t>
      </w:r>
    </w:p>
    <w:p w14:paraId="6E30BD6F" w14:textId="77777777" w:rsidR="00F3165C" w:rsidRPr="00F3165C" w:rsidRDefault="00F3165C" w:rsidP="00F3165C">
      <w:pPr>
        <w:pStyle w:val="Bibliography"/>
        <w:rPr>
          <w:rFonts w:cs="Times New Roman"/>
        </w:rPr>
      </w:pPr>
      <w:r w:rsidRPr="00F3165C">
        <w:rPr>
          <w:rFonts w:cs="Times New Roman"/>
          <w:lang w:val="de-AT"/>
        </w:rPr>
        <w:t xml:space="preserve">Hochachka, W. M. et al. 2012. </w:t>
      </w:r>
      <w:r w:rsidRPr="00F3165C">
        <w:rPr>
          <w:rFonts w:cs="Times New Roman"/>
        </w:rPr>
        <w:t>Data-intensive science applied to broad-scale citizen science. - Trends in ecology &amp; evolution 27: 130–137.</w:t>
      </w:r>
    </w:p>
    <w:p w14:paraId="5EE0441B" w14:textId="77777777" w:rsidR="00F3165C" w:rsidRPr="00F3165C" w:rsidRDefault="00F3165C" w:rsidP="00F3165C">
      <w:pPr>
        <w:pStyle w:val="Bibliography"/>
        <w:rPr>
          <w:rFonts w:cs="Times New Roman"/>
        </w:rPr>
      </w:pPr>
      <w:r w:rsidRPr="00F3165C">
        <w:rPr>
          <w:rFonts w:cs="Times New Roman"/>
        </w:rPr>
        <w:t>Joppa, L. N. and Pfaff, A. 2009. High and far: biases in the location of protected areas. - PloS one 4: e8273.</w:t>
      </w:r>
    </w:p>
    <w:p w14:paraId="5CA1B884" w14:textId="77777777" w:rsidR="00F3165C" w:rsidRPr="00F3165C" w:rsidRDefault="00F3165C" w:rsidP="00F3165C">
      <w:pPr>
        <w:pStyle w:val="Bibliography"/>
        <w:rPr>
          <w:rFonts w:cs="Times New Roman"/>
        </w:rPr>
      </w:pPr>
      <w:r w:rsidRPr="00F3165C">
        <w:rPr>
          <w:rFonts w:cs="Times New Roman"/>
        </w:rPr>
        <w:t>Kirkpatrick, S. et al. 1983. Optimization by Simulated Annealing. - Science 220: 671–680.</w:t>
      </w:r>
    </w:p>
    <w:p w14:paraId="433091B2" w14:textId="77777777" w:rsidR="00F3165C" w:rsidRPr="00F3165C" w:rsidRDefault="00F3165C" w:rsidP="00F3165C">
      <w:pPr>
        <w:pStyle w:val="Bibliography"/>
        <w:rPr>
          <w:rFonts w:cs="Times New Roman"/>
        </w:rPr>
      </w:pPr>
      <w:r w:rsidRPr="00F3165C">
        <w:rPr>
          <w:rFonts w:cs="Times New Roman"/>
        </w:rPr>
        <w:t>Lee, J. and Leyffer, S. 2011. Mixed Integer Nonlinear Programming. - Springer Science &amp; Business Media.</w:t>
      </w:r>
    </w:p>
    <w:p w14:paraId="3952292A" w14:textId="77777777" w:rsidR="00F3165C" w:rsidRPr="00F3165C" w:rsidRDefault="00F3165C" w:rsidP="00F3165C">
      <w:pPr>
        <w:pStyle w:val="Bibliography"/>
        <w:rPr>
          <w:rFonts w:cs="Times New Roman"/>
        </w:rPr>
      </w:pPr>
      <w:r w:rsidRPr="00F3165C">
        <w:rPr>
          <w:rFonts w:cs="Times New Roman"/>
        </w:rPr>
        <w:t>Lin, C. Y. et al. 2017. Participant Selection Problem: Relative Performance of Five Optimization Solvers. - Proceedings of the 8th International Conference on Computer Modeling and Simulation: 24–31.</w:t>
      </w:r>
    </w:p>
    <w:p w14:paraId="2001FF62" w14:textId="77777777" w:rsidR="00F3165C" w:rsidRPr="00F3165C" w:rsidRDefault="00F3165C" w:rsidP="00F3165C">
      <w:pPr>
        <w:pStyle w:val="Bibliography"/>
        <w:rPr>
          <w:rFonts w:cs="Times New Roman"/>
        </w:rPr>
      </w:pPr>
      <w:r w:rsidRPr="00F3165C">
        <w:rPr>
          <w:rFonts w:cs="Times New Roman"/>
        </w:rPr>
        <w:t>Luppold, A. et al. 2018. Evaluating the performance of solvers for integer-linear programming. in press.</w:t>
      </w:r>
    </w:p>
    <w:p w14:paraId="07AF2540" w14:textId="77777777" w:rsidR="00F3165C" w:rsidRPr="00F3165C" w:rsidRDefault="00F3165C" w:rsidP="00F3165C">
      <w:pPr>
        <w:pStyle w:val="Bibliography"/>
        <w:rPr>
          <w:rFonts w:cs="Times New Roman"/>
        </w:rPr>
      </w:pPr>
      <w:r w:rsidRPr="00F3165C">
        <w:rPr>
          <w:rFonts w:cs="Times New Roman"/>
          <w:lang w:val="de-AT"/>
        </w:rPr>
        <w:t xml:space="preserve">Mackenzie, D. I. et al. 2002. </w:t>
      </w:r>
      <w:r w:rsidRPr="00F3165C">
        <w:rPr>
          <w:rFonts w:cs="Times New Roman"/>
        </w:rPr>
        <w:t>Estimating site occupancy rates when detection probabilities are less than one. - Ecology 83: 2248–2255.</w:t>
      </w:r>
    </w:p>
    <w:p w14:paraId="6534C923" w14:textId="77777777" w:rsidR="00F3165C" w:rsidRPr="00F3165C" w:rsidRDefault="00F3165C" w:rsidP="00F3165C">
      <w:pPr>
        <w:pStyle w:val="Bibliography"/>
        <w:rPr>
          <w:rFonts w:cs="Times New Roman"/>
        </w:rPr>
      </w:pPr>
      <w:r w:rsidRPr="00F3165C">
        <w:rPr>
          <w:rFonts w:cs="Times New Roman"/>
        </w:rPr>
        <w:t>Margules, C. R. and Pressey, R. L. 2000. Systematic conservation planning. - Nature 405: 243–53.</w:t>
      </w:r>
    </w:p>
    <w:p w14:paraId="35152918" w14:textId="77777777" w:rsidR="00F3165C" w:rsidRPr="00F3165C" w:rsidRDefault="00F3165C" w:rsidP="00F3165C">
      <w:pPr>
        <w:pStyle w:val="Bibliography"/>
        <w:rPr>
          <w:rFonts w:cs="Times New Roman"/>
        </w:rPr>
      </w:pPr>
      <w:r w:rsidRPr="00F3165C">
        <w:rPr>
          <w:rFonts w:cs="Times New Roman"/>
        </w:rPr>
        <w:t>McDonnell, M. D. et al. 2002. Mathematical Methods for Spatially Cohesive Reserve Design. - Environmental Modeling &amp; Assessment 7: 107–114.</w:t>
      </w:r>
    </w:p>
    <w:p w14:paraId="07D64E58" w14:textId="77777777" w:rsidR="00F3165C" w:rsidRPr="00F3165C" w:rsidRDefault="00F3165C" w:rsidP="00F3165C">
      <w:pPr>
        <w:pStyle w:val="Bibliography"/>
        <w:rPr>
          <w:rFonts w:cs="Times New Roman"/>
        </w:rPr>
      </w:pPr>
      <w:r w:rsidRPr="00F3165C">
        <w:rPr>
          <w:rFonts w:cs="Times New Roman"/>
        </w:rPr>
        <w:t>McIntosh, E. J. et al. 2017. The Impact of Systematic Conservation Planning. - Annual Review of Environment and Resources 42: annurev-environ-102016-060902.</w:t>
      </w:r>
    </w:p>
    <w:p w14:paraId="43884A87" w14:textId="77777777" w:rsidR="00F3165C" w:rsidRPr="00F3165C" w:rsidRDefault="00F3165C" w:rsidP="00F3165C">
      <w:pPr>
        <w:pStyle w:val="Bibliography"/>
        <w:rPr>
          <w:rFonts w:cs="Times New Roman"/>
        </w:rPr>
      </w:pPr>
      <w:r w:rsidRPr="00F3165C">
        <w:rPr>
          <w:rFonts w:cs="Times New Roman"/>
        </w:rPr>
        <w:t>Meidinger, D. and Pojar, J. 1991. Ecosystems of British Columbia. - British Columbia Ministry of Forests.</w:t>
      </w:r>
    </w:p>
    <w:p w14:paraId="5E9FFE99" w14:textId="77777777" w:rsidR="00F3165C" w:rsidRPr="00F3165C" w:rsidRDefault="00F3165C" w:rsidP="00F3165C">
      <w:pPr>
        <w:pStyle w:val="Bibliography"/>
        <w:rPr>
          <w:rFonts w:cs="Times New Roman"/>
        </w:rPr>
      </w:pPr>
      <w:r w:rsidRPr="00F3165C">
        <w:rPr>
          <w:rFonts w:cs="Times New Roman"/>
        </w:rPr>
        <w:t>Naidoo, R. et al. 2006. Integrating economic costs into conservation planning. - Trends in ecology &amp; evolution 21: 681–7.</w:t>
      </w:r>
    </w:p>
    <w:p w14:paraId="3AF72074" w14:textId="77777777" w:rsidR="00F3165C" w:rsidRPr="00F3165C" w:rsidRDefault="00F3165C" w:rsidP="00F3165C">
      <w:pPr>
        <w:pStyle w:val="Bibliography"/>
        <w:rPr>
          <w:rFonts w:cs="Times New Roman"/>
        </w:rPr>
      </w:pPr>
      <w:r w:rsidRPr="00F3165C">
        <w:rPr>
          <w:rFonts w:cs="Times New Roman"/>
        </w:rPr>
        <w:t>Polasky, S. et al. 2001. Selecting Biological Reserves Cost-Effectively: An Application to Terrestrial Vertebrate Conservation in Oregon. - Land Economics 77: 68–78.</w:t>
      </w:r>
    </w:p>
    <w:p w14:paraId="35A4D90F" w14:textId="77777777" w:rsidR="00F3165C" w:rsidRPr="00F3165C" w:rsidRDefault="00F3165C" w:rsidP="00F3165C">
      <w:pPr>
        <w:pStyle w:val="Bibliography"/>
        <w:rPr>
          <w:rFonts w:cs="Times New Roman"/>
        </w:rPr>
      </w:pPr>
      <w:r w:rsidRPr="00F3165C">
        <w:rPr>
          <w:rFonts w:cs="Times New Roman"/>
        </w:rPr>
        <w:t>Pressey, R. L. and Bottrill, M. C. 2008. Opportunism, Threats, and the Evolution of Systematic Conservation Planning. - Conservation Biology 22: 1340–1345.</w:t>
      </w:r>
    </w:p>
    <w:p w14:paraId="1027E2E7" w14:textId="77777777" w:rsidR="00F3165C" w:rsidRPr="00F3165C" w:rsidRDefault="00F3165C" w:rsidP="00F3165C">
      <w:pPr>
        <w:pStyle w:val="Bibliography"/>
        <w:rPr>
          <w:rFonts w:cs="Times New Roman"/>
        </w:rPr>
      </w:pPr>
      <w:r w:rsidRPr="00F3165C">
        <w:rPr>
          <w:rFonts w:cs="Times New Roman"/>
        </w:rPr>
        <w:t>Pressey, R. et al. 1993. Beyond opportunism: key principles for systematic reserve selection. - Trends in ecology &amp; evolution 8: 124–128.</w:t>
      </w:r>
    </w:p>
    <w:p w14:paraId="65387236" w14:textId="77777777" w:rsidR="00F3165C" w:rsidRPr="00F3165C" w:rsidRDefault="00F3165C" w:rsidP="00F3165C">
      <w:pPr>
        <w:pStyle w:val="Bibliography"/>
        <w:rPr>
          <w:rFonts w:cs="Times New Roman"/>
        </w:rPr>
      </w:pPr>
      <w:r w:rsidRPr="00F3165C">
        <w:rPr>
          <w:rFonts w:cs="Times New Roman"/>
        </w:rPr>
        <w:lastRenderedPageBreak/>
        <w:t>Ralphs, T. et al. 2019. coin-or/SYMPHONY: Version 5.6.17. - Zenodo.</w:t>
      </w:r>
    </w:p>
    <w:p w14:paraId="41826798" w14:textId="77777777" w:rsidR="00F3165C" w:rsidRPr="00F3165C" w:rsidRDefault="00F3165C" w:rsidP="00F3165C">
      <w:pPr>
        <w:pStyle w:val="Bibliography"/>
        <w:rPr>
          <w:rFonts w:cs="Times New Roman"/>
        </w:rPr>
      </w:pPr>
      <w:r w:rsidRPr="00F3165C">
        <w:rPr>
          <w:rFonts w:cs="Times New Roman"/>
          <w:lang w:val="de-AT"/>
        </w:rPr>
        <w:t xml:space="preserve">Rodewald, A. D. et al. 2019. </w:t>
      </w:r>
      <w:r w:rsidRPr="00F3165C">
        <w:rPr>
          <w:rFonts w:cs="Times New Roman"/>
        </w:rPr>
        <w:t>Tradeoffs in the value of biodiversity feature and cost data in conservation prioritization. - Sci Rep 9: 1–8.</w:t>
      </w:r>
    </w:p>
    <w:p w14:paraId="42CD143A" w14:textId="77777777" w:rsidR="00F3165C" w:rsidRPr="00F3165C" w:rsidRDefault="00F3165C" w:rsidP="00F3165C">
      <w:pPr>
        <w:pStyle w:val="Bibliography"/>
        <w:rPr>
          <w:rFonts w:cs="Times New Roman"/>
        </w:rPr>
      </w:pPr>
      <w:r w:rsidRPr="00F3165C">
        <w:rPr>
          <w:rFonts w:cs="Times New Roman"/>
        </w:rPr>
        <w:t>Rodrigues, A. S. L. and Gaston, K. J. 2002. Optimisation in reserve selection procedures—why not? - Biological Conservation 107: 123–129.</w:t>
      </w:r>
    </w:p>
    <w:p w14:paraId="508DBF06" w14:textId="77777777" w:rsidR="00F3165C" w:rsidRPr="00F3165C" w:rsidRDefault="00F3165C" w:rsidP="00F3165C">
      <w:pPr>
        <w:pStyle w:val="Bibliography"/>
        <w:rPr>
          <w:rFonts w:cs="Times New Roman"/>
        </w:rPr>
      </w:pPr>
      <w:r w:rsidRPr="00F3165C">
        <w:rPr>
          <w:rFonts w:cs="Times New Roman"/>
          <w:lang w:val="de-AT"/>
        </w:rPr>
        <w:t xml:space="preserve">Runge, C. A. et al. 2016. </w:t>
      </w:r>
      <w:r w:rsidRPr="00F3165C">
        <w:rPr>
          <w:rFonts w:cs="Times New Roman"/>
        </w:rPr>
        <w:t>Incorporating dynamic distributions into spatial prioritization (N Roura-Pascual, Ed.). - Diversity and Distributions 22: 332–343.</w:t>
      </w:r>
    </w:p>
    <w:p w14:paraId="68E62DBB" w14:textId="77777777" w:rsidR="00F3165C" w:rsidRPr="00F3165C" w:rsidRDefault="00F3165C" w:rsidP="00F3165C">
      <w:pPr>
        <w:pStyle w:val="Bibliography"/>
        <w:rPr>
          <w:rFonts w:cs="Times New Roman"/>
        </w:rPr>
      </w:pPr>
      <w:r w:rsidRPr="00F3165C">
        <w:rPr>
          <w:rFonts w:cs="Times New Roman"/>
        </w:rPr>
        <w:t>Schuster, R. et al. 2014. Bird Community Conservation and Carbon Offsets in Western North America. - Plos One in press.</w:t>
      </w:r>
    </w:p>
    <w:p w14:paraId="617555FE" w14:textId="77777777" w:rsidR="00F3165C" w:rsidRPr="00F3165C" w:rsidRDefault="00F3165C" w:rsidP="00F3165C">
      <w:pPr>
        <w:pStyle w:val="Bibliography"/>
        <w:rPr>
          <w:rFonts w:cs="Times New Roman"/>
        </w:rPr>
      </w:pPr>
      <w:r w:rsidRPr="00F3165C">
        <w:rPr>
          <w:rFonts w:cs="Times New Roman"/>
        </w:rPr>
        <w:t>Schuster, R. et al. 2019. Optimizing the conservation of migratory species over their full annual cycle. - Nature Communications 10: 1754.</w:t>
      </w:r>
    </w:p>
    <w:p w14:paraId="6D70E329" w14:textId="77777777" w:rsidR="00F3165C" w:rsidRPr="00F3165C" w:rsidRDefault="00F3165C" w:rsidP="00F3165C">
      <w:pPr>
        <w:pStyle w:val="Bibliography"/>
        <w:rPr>
          <w:rFonts w:cs="Times New Roman"/>
        </w:rPr>
      </w:pPr>
      <w:r w:rsidRPr="00F3165C">
        <w:rPr>
          <w:rFonts w:cs="Times New Roman"/>
          <w:lang w:val="de-AT"/>
        </w:rPr>
        <w:t xml:space="preserve">Schwartz, M. W. et al. 2018. </w:t>
      </w:r>
      <w:r w:rsidRPr="00F3165C">
        <w:rPr>
          <w:rFonts w:cs="Times New Roman"/>
        </w:rPr>
        <w:t>Decision Support Frameworks and Tools for Conservation. - Conservation Letters 11: e12385.</w:t>
      </w:r>
    </w:p>
    <w:p w14:paraId="1EC79FB2" w14:textId="77777777" w:rsidR="00F3165C" w:rsidRPr="00F3165C" w:rsidRDefault="00F3165C" w:rsidP="00F3165C">
      <w:pPr>
        <w:pStyle w:val="Bibliography"/>
        <w:rPr>
          <w:rFonts w:cs="Times New Roman"/>
        </w:rPr>
      </w:pPr>
      <w:r w:rsidRPr="00F3165C">
        <w:rPr>
          <w:rFonts w:cs="Times New Roman"/>
        </w:rPr>
        <w:t>Sullivan, B. L. et al. 2014. The eBird enterprise: an integrated approach to development and application of citizen science. - Biological Conservation 169: 31–40.</w:t>
      </w:r>
    </w:p>
    <w:p w14:paraId="6B46369E" w14:textId="77777777" w:rsidR="00F3165C" w:rsidRPr="00F3165C" w:rsidRDefault="00F3165C" w:rsidP="00F3165C">
      <w:pPr>
        <w:pStyle w:val="Bibliography"/>
        <w:rPr>
          <w:rFonts w:cs="Times New Roman"/>
        </w:rPr>
      </w:pPr>
      <w:r w:rsidRPr="00F3165C">
        <w:rPr>
          <w:rFonts w:cs="Times New Roman"/>
        </w:rPr>
        <w:t>Underhill, L. G. 1994. Optimal and suboptimal reserve selection algorithms. - Biological Conservation 70: 85–87.</w:t>
      </w:r>
    </w:p>
    <w:p w14:paraId="7FAA4C1F" w14:textId="77777777" w:rsidR="00F3165C" w:rsidRPr="00F3165C" w:rsidRDefault="00F3165C" w:rsidP="00F3165C">
      <w:pPr>
        <w:pStyle w:val="Bibliography"/>
        <w:rPr>
          <w:rFonts w:cs="Times New Roman"/>
        </w:rPr>
      </w:pPr>
      <w:r w:rsidRPr="00F3165C">
        <w:rPr>
          <w:rFonts w:cs="Times New Roman"/>
        </w:rPr>
        <w:t>Venter, O. et al. 2014. Targeting Global Protected Area Expansion for Imperiled Biodiversity. - PLOS Biology 12: e1001891.</w:t>
      </w:r>
    </w:p>
    <w:p w14:paraId="4386A299" w14:textId="5B24EAAE" w:rsidR="00AD7987" w:rsidRDefault="00AD7987">
      <w:pPr>
        <w:spacing w:after="0" w:line="480" w:lineRule="auto"/>
        <w:rPr>
          <w:rFonts w:cs="Times New Roman"/>
          <w:b/>
          <w:lang w:val="en-CA"/>
        </w:rPr>
      </w:pPr>
      <w:r>
        <w:rPr>
          <w:rFonts w:cs="Times New Roman"/>
          <w:b/>
          <w:lang w:val="en-CA"/>
        </w:rPr>
        <w:fldChar w:fldCharType="end"/>
      </w:r>
      <w:bookmarkEnd w:id="28"/>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 xml:space="preserve">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r w:rsidR="00D7550F">
        <w:rPr>
          <w:rFonts w:cs="Times New Roman"/>
          <w:lang w:val="en-CA"/>
        </w:rPr>
        <w:t xml:space="preserve">b) Time to solution comparisons between solver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 xml:space="preserve">Note that in a) </w:t>
      </w:r>
      <w:proofErr w:type="spellStart"/>
      <w:r w:rsidR="001225A5">
        <w:rPr>
          <w:rFonts w:cs="Times New Roman"/>
          <w:lang w:val="en-CA"/>
        </w:rPr>
        <w:t>gurobi</w:t>
      </w:r>
      <w:proofErr w:type="spellEnd"/>
      <w:r w:rsidR="001225A5">
        <w:rPr>
          <w:rFonts w:cs="Times New Roman"/>
          <w:lang w:val="en-CA"/>
        </w:rPr>
        <w:t xml:space="preserve"> (red) and </w:t>
      </w:r>
      <w:proofErr w:type="spellStart"/>
      <w:r w:rsidR="001225A5">
        <w:rPr>
          <w:rFonts w:cs="Times New Roman"/>
          <w:lang w:val="en-CA"/>
        </w:rPr>
        <w:t>Rsymphony</w:t>
      </w:r>
      <w:proofErr w:type="spellEnd"/>
      <w:r w:rsidR="001225A5">
        <w:rPr>
          <w:rFonts w:cs="Times New Roman"/>
          <w:lang w:val="en-CA"/>
        </w:rPr>
        <w:t xml:space="preserve">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04EB5" w14:textId="77777777" w:rsidR="009966F6" w:rsidRDefault="009966F6">
      <w:pPr>
        <w:spacing w:after="0" w:line="240" w:lineRule="auto"/>
      </w:pPr>
      <w:r>
        <w:separator/>
      </w:r>
    </w:p>
  </w:endnote>
  <w:endnote w:type="continuationSeparator" w:id="0">
    <w:p w14:paraId="0C7CC211" w14:textId="77777777" w:rsidR="009966F6" w:rsidRDefault="009966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383FB0" w:rsidRDefault="00383F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6519D" w14:textId="77777777" w:rsidR="009966F6" w:rsidRDefault="009966F6">
      <w:pPr>
        <w:spacing w:after="0" w:line="240" w:lineRule="auto"/>
      </w:pPr>
      <w:r>
        <w:separator/>
      </w:r>
    </w:p>
  </w:footnote>
  <w:footnote w:type="continuationSeparator" w:id="0">
    <w:p w14:paraId="62A211E7" w14:textId="77777777" w:rsidR="009966F6" w:rsidRDefault="009966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5676"/>
    <w:rsid w:val="00096EE2"/>
    <w:rsid w:val="000B2978"/>
    <w:rsid w:val="000C3391"/>
    <w:rsid w:val="000D66F5"/>
    <w:rsid w:val="000E29BB"/>
    <w:rsid w:val="000E49E5"/>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128DD"/>
    <w:rsid w:val="00115B1C"/>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E5364"/>
    <w:rsid w:val="001F088F"/>
    <w:rsid w:val="001F0C0A"/>
    <w:rsid w:val="001F0CFE"/>
    <w:rsid w:val="001F3BC2"/>
    <w:rsid w:val="001F7E12"/>
    <w:rsid w:val="0020171C"/>
    <w:rsid w:val="0020384E"/>
    <w:rsid w:val="00204306"/>
    <w:rsid w:val="00205B5E"/>
    <w:rsid w:val="00210322"/>
    <w:rsid w:val="0021322A"/>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A3303"/>
    <w:rsid w:val="002A4644"/>
    <w:rsid w:val="002B4ECE"/>
    <w:rsid w:val="002C7502"/>
    <w:rsid w:val="002D0EEE"/>
    <w:rsid w:val="002E0F67"/>
    <w:rsid w:val="002E40AB"/>
    <w:rsid w:val="002E47A9"/>
    <w:rsid w:val="002E5573"/>
    <w:rsid w:val="002F33F0"/>
    <w:rsid w:val="003003DB"/>
    <w:rsid w:val="00303D4F"/>
    <w:rsid w:val="00305307"/>
    <w:rsid w:val="00314AA5"/>
    <w:rsid w:val="00327013"/>
    <w:rsid w:val="00330F1D"/>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7C3A"/>
    <w:rsid w:val="0052425C"/>
    <w:rsid w:val="0052619A"/>
    <w:rsid w:val="00530999"/>
    <w:rsid w:val="0053468D"/>
    <w:rsid w:val="00540E75"/>
    <w:rsid w:val="005424B9"/>
    <w:rsid w:val="00544E6E"/>
    <w:rsid w:val="00545AE8"/>
    <w:rsid w:val="00546A00"/>
    <w:rsid w:val="00553CCA"/>
    <w:rsid w:val="00556BCF"/>
    <w:rsid w:val="0056020B"/>
    <w:rsid w:val="00560421"/>
    <w:rsid w:val="0056142A"/>
    <w:rsid w:val="005621A1"/>
    <w:rsid w:val="00563E80"/>
    <w:rsid w:val="00565530"/>
    <w:rsid w:val="00570802"/>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4AC5"/>
    <w:rsid w:val="005A69B4"/>
    <w:rsid w:val="005B4C2B"/>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5F01"/>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230E"/>
    <w:rsid w:val="00672A2F"/>
    <w:rsid w:val="00673156"/>
    <w:rsid w:val="00680E9B"/>
    <w:rsid w:val="006826BD"/>
    <w:rsid w:val="00683182"/>
    <w:rsid w:val="00683B44"/>
    <w:rsid w:val="00693E5D"/>
    <w:rsid w:val="00694E89"/>
    <w:rsid w:val="006A353E"/>
    <w:rsid w:val="006A4F44"/>
    <w:rsid w:val="006B20D1"/>
    <w:rsid w:val="006C4B67"/>
    <w:rsid w:val="006C559B"/>
    <w:rsid w:val="006D1204"/>
    <w:rsid w:val="006D5602"/>
    <w:rsid w:val="006F3725"/>
    <w:rsid w:val="00701CA4"/>
    <w:rsid w:val="007036D9"/>
    <w:rsid w:val="00705E85"/>
    <w:rsid w:val="00705ED1"/>
    <w:rsid w:val="007220F5"/>
    <w:rsid w:val="007246C0"/>
    <w:rsid w:val="00726D8A"/>
    <w:rsid w:val="0073451B"/>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ED4"/>
    <w:rsid w:val="00787DD7"/>
    <w:rsid w:val="00797644"/>
    <w:rsid w:val="007A3717"/>
    <w:rsid w:val="007A393F"/>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59EA"/>
    <w:rsid w:val="008666BA"/>
    <w:rsid w:val="00874342"/>
    <w:rsid w:val="00876D12"/>
    <w:rsid w:val="00881CA1"/>
    <w:rsid w:val="00883232"/>
    <w:rsid w:val="00884627"/>
    <w:rsid w:val="0089225C"/>
    <w:rsid w:val="00892812"/>
    <w:rsid w:val="008A343E"/>
    <w:rsid w:val="008A34DC"/>
    <w:rsid w:val="008A4B83"/>
    <w:rsid w:val="008A6067"/>
    <w:rsid w:val="008B693B"/>
    <w:rsid w:val="008C5D4D"/>
    <w:rsid w:val="008C69C4"/>
    <w:rsid w:val="008D2B44"/>
    <w:rsid w:val="008D5CA2"/>
    <w:rsid w:val="008D6E3A"/>
    <w:rsid w:val="008E6557"/>
    <w:rsid w:val="008E746B"/>
    <w:rsid w:val="008F4B80"/>
    <w:rsid w:val="008F7AC4"/>
    <w:rsid w:val="0090152C"/>
    <w:rsid w:val="0090404E"/>
    <w:rsid w:val="00910148"/>
    <w:rsid w:val="009106EB"/>
    <w:rsid w:val="0091073B"/>
    <w:rsid w:val="00911EA4"/>
    <w:rsid w:val="00913A2B"/>
    <w:rsid w:val="00915BA4"/>
    <w:rsid w:val="0092728D"/>
    <w:rsid w:val="00931967"/>
    <w:rsid w:val="009324A1"/>
    <w:rsid w:val="009374CE"/>
    <w:rsid w:val="00950BD0"/>
    <w:rsid w:val="0095292F"/>
    <w:rsid w:val="00957028"/>
    <w:rsid w:val="0096390A"/>
    <w:rsid w:val="0097010D"/>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3BA"/>
    <w:rsid w:val="00A07089"/>
    <w:rsid w:val="00A105CA"/>
    <w:rsid w:val="00A2119F"/>
    <w:rsid w:val="00A228AD"/>
    <w:rsid w:val="00A303DC"/>
    <w:rsid w:val="00A35EDF"/>
    <w:rsid w:val="00A369CD"/>
    <w:rsid w:val="00A4221D"/>
    <w:rsid w:val="00A42BA1"/>
    <w:rsid w:val="00A47BB2"/>
    <w:rsid w:val="00A47DBE"/>
    <w:rsid w:val="00A47F61"/>
    <w:rsid w:val="00A638CE"/>
    <w:rsid w:val="00A64045"/>
    <w:rsid w:val="00A64EFD"/>
    <w:rsid w:val="00A7193B"/>
    <w:rsid w:val="00A7328A"/>
    <w:rsid w:val="00A73562"/>
    <w:rsid w:val="00A7687B"/>
    <w:rsid w:val="00A804F9"/>
    <w:rsid w:val="00A84BF7"/>
    <w:rsid w:val="00A87F88"/>
    <w:rsid w:val="00A94D94"/>
    <w:rsid w:val="00AA1EC1"/>
    <w:rsid w:val="00AA2488"/>
    <w:rsid w:val="00AA2719"/>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77039"/>
    <w:rsid w:val="00B8603A"/>
    <w:rsid w:val="00B87E43"/>
    <w:rsid w:val="00B94ED1"/>
    <w:rsid w:val="00BA362E"/>
    <w:rsid w:val="00BA42C0"/>
    <w:rsid w:val="00BB75DF"/>
    <w:rsid w:val="00BC6613"/>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7CEC"/>
    <w:rsid w:val="00C4000A"/>
    <w:rsid w:val="00C42150"/>
    <w:rsid w:val="00C5321A"/>
    <w:rsid w:val="00C56416"/>
    <w:rsid w:val="00C63B2B"/>
    <w:rsid w:val="00C63EAB"/>
    <w:rsid w:val="00C67BF9"/>
    <w:rsid w:val="00C76063"/>
    <w:rsid w:val="00C80D58"/>
    <w:rsid w:val="00C84440"/>
    <w:rsid w:val="00C85B95"/>
    <w:rsid w:val="00C9075C"/>
    <w:rsid w:val="00C94128"/>
    <w:rsid w:val="00C9460A"/>
    <w:rsid w:val="00CA04EF"/>
    <w:rsid w:val="00CA114C"/>
    <w:rsid w:val="00CA44BE"/>
    <w:rsid w:val="00CA7003"/>
    <w:rsid w:val="00CB1930"/>
    <w:rsid w:val="00CB2600"/>
    <w:rsid w:val="00CC3519"/>
    <w:rsid w:val="00CC476D"/>
    <w:rsid w:val="00CD0F4A"/>
    <w:rsid w:val="00CD55EA"/>
    <w:rsid w:val="00CE0FCB"/>
    <w:rsid w:val="00CE3949"/>
    <w:rsid w:val="00CF0525"/>
    <w:rsid w:val="00CF1D9D"/>
    <w:rsid w:val="00CF25A4"/>
    <w:rsid w:val="00D00A93"/>
    <w:rsid w:val="00D01882"/>
    <w:rsid w:val="00D07213"/>
    <w:rsid w:val="00D1090F"/>
    <w:rsid w:val="00D10D87"/>
    <w:rsid w:val="00D11E62"/>
    <w:rsid w:val="00D147E2"/>
    <w:rsid w:val="00D15C49"/>
    <w:rsid w:val="00D34048"/>
    <w:rsid w:val="00D348C1"/>
    <w:rsid w:val="00D350F7"/>
    <w:rsid w:val="00D4175C"/>
    <w:rsid w:val="00D457BC"/>
    <w:rsid w:val="00D571D8"/>
    <w:rsid w:val="00D57929"/>
    <w:rsid w:val="00D5799D"/>
    <w:rsid w:val="00D611C4"/>
    <w:rsid w:val="00D63CE5"/>
    <w:rsid w:val="00D6440F"/>
    <w:rsid w:val="00D7380F"/>
    <w:rsid w:val="00D744E5"/>
    <w:rsid w:val="00D749EF"/>
    <w:rsid w:val="00D7550F"/>
    <w:rsid w:val="00D75B1B"/>
    <w:rsid w:val="00D770AF"/>
    <w:rsid w:val="00D8571D"/>
    <w:rsid w:val="00D870A1"/>
    <w:rsid w:val="00D97C44"/>
    <w:rsid w:val="00DA19DB"/>
    <w:rsid w:val="00DA484B"/>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182D"/>
    <w:rsid w:val="00E264F8"/>
    <w:rsid w:val="00E348E9"/>
    <w:rsid w:val="00E34D23"/>
    <w:rsid w:val="00E377D9"/>
    <w:rsid w:val="00E400C4"/>
    <w:rsid w:val="00E42801"/>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3C71"/>
    <w:rsid w:val="00ED2AAB"/>
    <w:rsid w:val="00ED62FF"/>
    <w:rsid w:val="00ED7199"/>
    <w:rsid w:val="00EE4262"/>
    <w:rsid w:val="00EE4511"/>
    <w:rsid w:val="00EE55F3"/>
    <w:rsid w:val="00EE7A5A"/>
    <w:rsid w:val="00EF042C"/>
    <w:rsid w:val="00EF0AC9"/>
    <w:rsid w:val="00EF2D20"/>
    <w:rsid w:val="00EF3747"/>
    <w:rsid w:val="00EF5DA8"/>
    <w:rsid w:val="00F116F4"/>
    <w:rsid w:val="00F16E79"/>
    <w:rsid w:val="00F239C4"/>
    <w:rsid w:val="00F27C9B"/>
    <w:rsid w:val="00F3165C"/>
    <w:rsid w:val="00F3536B"/>
    <w:rsid w:val="00F4143F"/>
    <w:rsid w:val="00F5346D"/>
    <w:rsid w:val="00F62B7C"/>
    <w:rsid w:val="00F67FDD"/>
    <w:rsid w:val="00F709AA"/>
    <w:rsid w:val="00F73D7C"/>
    <w:rsid w:val="00F80A81"/>
    <w:rsid w:val="00F84D11"/>
    <w:rsid w:val="00F916C5"/>
    <w:rsid w:val="00F9277B"/>
    <w:rsid w:val="00F92AB4"/>
    <w:rsid w:val="00F97006"/>
    <w:rsid w:val="00FA2170"/>
    <w:rsid w:val="00FA59B3"/>
    <w:rsid w:val="00FB60D3"/>
    <w:rsid w:val="00FB797B"/>
    <w:rsid w:val="00FC64AD"/>
    <w:rsid w:val="00FF4271"/>
    <w:rsid w:val="00FF653C"/>
    <w:rsid w:val="00FF73F9"/>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A39FC-D38F-44CA-9EE6-E890BB396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9</Pages>
  <Words>15364</Words>
  <Characters>87580</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63</cp:revision>
  <cp:lastPrinted>2018-11-07T17:00:00Z</cp:lastPrinted>
  <dcterms:created xsi:type="dcterms:W3CDTF">2019-11-17T22:06:00Z</dcterms:created>
  <dcterms:modified xsi:type="dcterms:W3CDTF">2019-11-18T04:53: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77"&gt;&lt;session id="Tk5yXIU6"/&gt;&lt;style id="http://www.zotero.org/styles/ecography" hasBibliography="1" bibliographyStyleHasBeenSet="1"/&gt;&lt;prefs&gt;&lt;pref name="fieldType" value="Field"/&gt;&lt;/prefs&gt;&lt;/data&gt;</vt:lpwstr>
  </property>
</Properties>
</file>